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A2AD2" w:rsidRDefault="006A2AD2">
                            <w:pPr>
                              <w:pStyle w:val="Frontpagetext"/>
                              <w:rPr>
                                <w:sz w:val="28"/>
                                <w:szCs w:val="28"/>
                              </w:rPr>
                            </w:pPr>
                            <w:r>
                              <w:rPr>
                                <w:sz w:val="28"/>
                                <w:szCs w:val="28"/>
                              </w:rPr>
                              <w:t xml:space="preserve">Institutionen för data- </w:t>
                            </w:r>
                            <w:r>
                              <w:rPr>
                                <w:sz w:val="28"/>
                                <w:szCs w:val="28"/>
                              </w:rPr>
                              <w:br/>
                              <w:t>och systemvetenskap</w:t>
                            </w:r>
                          </w:p>
                          <w:p w14:paraId="0DD0DA7D" w14:textId="77777777" w:rsidR="006A2AD2" w:rsidRDefault="006A2AD2">
                            <w:pPr>
                              <w:pStyle w:val="TextBox"/>
                            </w:pPr>
                            <w:r>
                              <w:t xml:space="preserve">Examensarbete 15 </w:t>
                            </w:r>
                            <w:proofErr w:type="spellStart"/>
                            <w:r>
                              <w:t>hp</w:t>
                            </w:r>
                            <w:proofErr w:type="spellEnd"/>
                          </w:p>
                          <w:p w14:paraId="205AAAC7" w14:textId="77777777" w:rsidR="006A2AD2" w:rsidRDefault="006A2AD2">
                            <w:pPr>
                              <w:pStyle w:val="TextBox"/>
                            </w:pPr>
                            <w:r>
                              <w:t>Data- och systemvetenskap</w:t>
                            </w:r>
                          </w:p>
                          <w:p w14:paraId="51566511" w14:textId="77777777" w:rsidR="006A2AD2" w:rsidRDefault="006A2AD2">
                            <w:pPr>
                              <w:pStyle w:val="Textruta"/>
                            </w:pPr>
                            <w:r>
                              <w:t xml:space="preserve">Kurs- eller utbildningsprogram (180 </w:t>
                            </w:r>
                            <w:proofErr w:type="spellStart"/>
                            <w:r>
                              <w:t>hp</w:t>
                            </w:r>
                            <w:proofErr w:type="spellEnd"/>
                            <w:r>
                              <w:t xml:space="preserve">) </w:t>
                            </w:r>
                          </w:p>
                          <w:p w14:paraId="7A700FAB" w14:textId="05793D08" w:rsidR="006A2AD2" w:rsidRDefault="006A2AD2">
                            <w:pPr>
                              <w:pStyle w:val="Textruta"/>
                            </w:pPr>
                            <w:r>
                              <w:t>Höstterminen 2018</w:t>
                            </w:r>
                          </w:p>
                          <w:p w14:paraId="381612CD" w14:textId="77777777" w:rsidR="006A2AD2" w:rsidRDefault="006A2AD2">
                            <w:pPr>
                              <w:pStyle w:val="Textruta"/>
                            </w:pPr>
                            <w:r>
                              <w:t>Handledare: Robert Ramberg</w:t>
                            </w:r>
                          </w:p>
                          <w:p w14:paraId="41DC09BB" w14:textId="358B72E7" w:rsidR="006A2AD2" w:rsidRDefault="006A2AD2">
                            <w:pPr>
                              <w:pStyle w:val="Textruta"/>
                            </w:pPr>
                            <w:r>
                              <w:t>Granskare: Patrik Hernvall</w:t>
                            </w:r>
                          </w:p>
                          <w:p w14:paraId="316E1ACF" w14:textId="77777777" w:rsidR="006A2AD2" w:rsidRPr="00EE4EEC" w:rsidRDefault="006A2AD2">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A2AD2" w:rsidRDefault="006A2AD2">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4" w:name="_Toc391456181"/>
      <w:bookmarkStart w:id="5" w:name="_Toc401327937"/>
      <w:bookmarkEnd w:id="4"/>
      <w:r>
        <w:t>Metod</w:t>
      </w:r>
      <w:bookmarkStart w:id="6" w:name="_Toc391456182"/>
      <w:bookmarkStart w:id="7" w:name="_Toc401327938"/>
      <w:bookmarkEnd w:id="5"/>
      <w:bookmarkEnd w:id="6"/>
    </w:p>
    <w:bookmarkEnd w:id="7"/>
    <w:p w14:paraId="2EA8083A" w14:textId="4895105C"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F84C25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 xml:space="preserve">g valdes huvudsakligen med tanke på framtida studier.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w:t>
      </w:r>
      <w:r w:rsidRPr="009462CB">
        <w:rPr>
          <w:rFonts w:cs="Times New Roman"/>
        </w:rPr>
        <w:lastRenderedPageBreak/>
        <w:t>undersökta variablerna. Alla dessa egenskaper av kvantitativ data skulle man vilja ta del av i en större framtida studie och, därför skulle denna studie gynnas av att den preliminära explorativa studien utfördes på samma viss.</w:t>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Co</w:t>
      </w:r>
      <w:bookmarkStart w:id="8" w:name="_GoBack"/>
      <w:bookmarkEnd w:id="8"/>
      <w:r>
        <w:t xml:space="preserve">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w:t>
      </w:r>
      <w:r w:rsidR="007F5A31">
        <w:lastRenderedPageBreak/>
        <w:t xml:space="preserve">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w:t>
      </w:r>
      <w:r w:rsidR="00850895">
        <w:rPr>
          <w:rFonts w:eastAsia="Times New Roman" w:cs="Times New Roman"/>
          <w:lang w:eastAsia="sv-SE"/>
        </w:rPr>
        <w:lastRenderedPageBreak/>
        <w:t xml:space="preserve">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33203489"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73031030"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 xml:space="preserve">ssociativa </w:t>
      </w:r>
      <w:r w:rsidR="004A08DF">
        <w:lastRenderedPageBreak/>
        <w:t>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4E3DD26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w:t>
      </w:r>
      <w:r w:rsidR="00234C76">
        <w:lastRenderedPageBreak/>
        <w:t xml:space="preserve">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1C8128C" w:rsidR="00D45847" w:rsidRDefault="00E91509" w:rsidP="00CA1731">
      <w:pPr>
        <w:spacing w:line="480" w:lineRule="auto"/>
        <w:jc w:val="both"/>
      </w:pPr>
      <w:r>
        <w:t xml:space="preserve">För att få en djupare </w:t>
      </w:r>
      <w:r w:rsidR="00043AE1">
        <w:t>in</w:t>
      </w:r>
      <w:r>
        <w:t>blick inom Grades prestanda i varje fas, delade vi upp de erhållna poäng</w:t>
      </w:r>
      <w:r w:rsidR="00043AE1">
        <w:t>en</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0354A76A"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10FF352C"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t>Diskussion</w:t>
      </w:r>
      <w:bookmarkEnd w:id="16"/>
    </w:p>
    <w:p w14:paraId="6D0F922C" w14:textId="5F3E59BD"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w:t>
      </w:r>
      <w:r w:rsidR="009462CB">
        <w:t>s</w:t>
      </w:r>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CFF09BE" w:rsidR="00AC7484" w:rsidRPr="00802217" w:rsidRDefault="00564255" w:rsidP="00CA1731">
      <w:pPr>
        <w:spacing w:line="480" w:lineRule="auto"/>
        <w:jc w:val="both"/>
        <w:rPr>
          <w:rFonts w:cs="Times New Roman"/>
        </w:rPr>
      </w:pPr>
      <w:r>
        <w:lastRenderedPageBreak/>
        <w:t xml:space="preserve">I </w:t>
      </w:r>
      <w:r w:rsidR="00AB703B">
        <w:t>denn</w:t>
      </w:r>
      <w:r w:rsidR="006607E1">
        <w:t xml:space="preserve">a </w:t>
      </w:r>
      <w:r>
        <w:t xml:space="preserve">studie utnyttjades en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t>att kartlägga individuella pedagogiska modeller på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r w:rsidR="006607E1">
        <w:rPr>
          <w:rFonts w:cs="Times New Roman"/>
        </w:rPr>
        <w:t>E</w:t>
      </w:r>
      <w:r w:rsidR="00C14F1C">
        <w:rPr>
          <w:rFonts w:cs="Times New Roman"/>
        </w:rPr>
        <w:t>n</w:t>
      </w:r>
      <w:r w:rsidR="006607E1">
        <w:rPr>
          <w:rFonts w:cs="Times New Roman"/>
        </w:rPr>
        <w:t xml:space="preserve">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w:t>
      </w:r>
      <w:r w:rsidR="00C14F1C">
        <w:rPr>
          <w:rFonts w:cs="Times New Roman"/>
        </w:rPr>
        <w:t>ökar</w:t>
      </w:r>
      <w:r w:rsidR="006607E1">
        <w:rPr>
          <w:rFonts w:cs="Times New Roman"/>
        </w:rPr>
        <w:t xml:space="preserve"> risken för missförstånd av fråg</w:t>
      </w:r>
      <w:r w:rsidR="00C14F1C">
        <w:rPr>
          <w:rFonts w:cs="Times New Roman"/>
        </w:rPr>
        <w:t>orna</w:t>
      </w:r>
      <w:r w:rsidR="006607E1">
        <w:rPr>
          <w:rFonts w:cs="Times New Roman"/>
        </w:rPr>
        <w:t xml:space="preserve">, eftersom det inte finns någon chans för vidare förklaringar. </w:t>
      </w:r>
      <w:r w:rsidR="00C14F1C">
        <w:rPr>
          <w:rFonts w:cs="Times New Roman"/>
          <w:color w:val="353535"/>
        </w:rPr>
        <w:t>Trots att</w:t>
      </w:r>
      <w:r w:rsidR="006607E1">
        <w:rPr>
          <w:rFonts w:cs="Times New Roman"/>
          <w:color w:val="353535"/>
        </w:rPr>
        <w:t xml:space="preserve"> en intervju bedömdes vara den mest lämpliga metoden,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 xml:space="preserve">Intervjun bestod endast av en respondent och följden kan bli att resultatet skulle vara mer reliabla om flera personer kunde intervjuas. De specifika frågor som </w:t>
      </w:r>
      <w:r w:rsidR="00C14F1C">
        <w:t>ställdes</w:t>
      </w:r>
      <w:r w:rsidR="006607E1">
        <w:t xml:space="preserve"> till intervjupersonen vid intervjutillfället är en annan faktor som skulle kunna påverka resultatet. Framtida studier skulle gynnas av att utöka antal</w:t>
      </w:r>
      <w:r w:rsidR="00C14F1C">
        <w:t>et</w:t>
      </w:r>
      <w:r w:rsidR="006607E1">
        <w:t xml:space="preserve"> frågor som korresponderar till de undersökta modellerna, ett flertal nyckelpersoner som utvecklar frågarna tillsammans, samt intervju</w:t>
      </w:r>
      <w:r w:rsidR="00C14F1C">
        <w:t>er</w:t>
      </w:r>
      <w:r w:rsidR="006607E1">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16DA3DF9"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mer 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proofErr w:type="spellStart"/>
      <w:r w:rsidR="00807816">
        <w:t>Kocadere</w:t>
      </w:r>
      <w:proofErr w:type="spellEnd"/>
      <w:r w:rsidR="00807816">
        <w:t xml:space="preserve"> &amp; </w:t>
      </w:r>
      <w:proofErr w:type="spellStart"/>
      <w:r w:rsidR="00807816">
        <w:t>Ozgen</w:t>
      </w:r>
      <w:proofErr w:type="spellEnd"/>
      <w:r w:rsidR="00807816">
        <w:t xml:space="preserve">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293A103E"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 xml:space="preserve">en </w:t>
      </w:r>
      <w:r>
        <w:lastRenderedPageBreak/>
        <w:t>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01327942"/>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01327943"/>
      <w:bookmarkEnd w:id="18"/>
      <w:r w:rsidRPr="004E58AD">
        <w:lastRenderedPageBreak/>
        <w:t>Referenser</w:t>
      </w:r>
      <w:bookmarkEnd w:id="19"/>
    </w:p>
    <w:p w14:paraId="291E8527" w14:textId="77777777" w:rsidR="002A2729" w:rsidRPr="002A2729"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Businessreflex. (2016, December 2). E-learning – mer lärande på effektivare sätt? Retrieved August 31, 2018, from goo.gl/SbUuNe</w:t>
      </w:r>
    </w:p>
    <w:p w14:paraId="12E6F393"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Carlberg, N. (2017, March 5). Branschanalys e-learning Sverige 2015. Retrieved October 7, 2018, from goo.gl/ZU9VLM</w:t>
      </w:r>
    </w:p>
    <w:p w14:paraId="411B100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lark, R. C., &amp; Mayer, R. E. (2012). </w:t>
      </w:r>
      <w:r w:rsidRPr="002A2729">
        <w:rPr>
          <w:rFonts w:cs="Times New Roman"/>
          <w:i/>
          <w:iCs/>
          <w:color w:val="000000"/>
          <w:szCs w:val="24"/>
        </w:rPr>
        <w:t>Scenario-based e-Learning: Evidence-Based Guidelines for Online Workforce Learning</w:t>
      </w:r>
      <w:r w:rsidRPr="002A2729">
        <w:rPr>
          <w:rFonts w:cs="Times New Roman"/>
          <w:color w:val="000000"/>
          <w:szCs w:val="24"/>
        </w:rPr>
        <w:t>. John Wiley &amp; Sons.</w:t>
      </w:r>
    </w:p>
    <w:p w14:paraId="46432DF8"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 Dyke, M., Oliver, M., &amp; Seale, J. (2004). Mapping pedagogy and tools for effective learning design. </w:t>
      </w:r>
      <w:r w:rsidRPr="002A2729">
        <w:rPr>
          <w:rFonts w:cs="Times New Roman"/>
          <w:i/>
          <w:iCs/>
          <w:color w:val="000000"/>
          <w:szCs w:val="24"/>
        </w:rPr>
        <w:t>Computers &amp; Education</w:t>
      </w:r>
      <w:r w:rsidRPr="002A2729">
        <w:rPr>
          <w:rFonts w:cs="Times New Roman"/>
          <w:color w:val="000000"/>
          <w:szCs w:val="24"/>
        </w:rPr>
        <w:t xml:space="preserve">, </w:t>
      </w:r>
      <w:r w:rsidRPr="002A2729">
        <w:rPr>
          <w:rFonts w:cs="Times New Roman"/>
          <w:i/>
          <w:iCs/>
          <w:color w:val="000000"/>
          <w:szCs w:val="24"/>
        </w:rPr>
        <w:t>43</w:t>
      </w:r>
      <w:r w:rsidRPr="002A2729">
        <w:rPr>
          <w:rFonts w:cs="Times New Roman"/>
          <w:color w:val="000000"/>
          <w:szCs w:val="24"/>
        </w:rPr>
        <w:t>(1–2), 17–33. https://doi.org/10.1016/j.compedu.2003.12.018</w:t>
      </w:r>
    </w:p>
    <w:p w14:paraId="1A4750D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ráinne. (2010). </w:t>
      </w:r>
      <w:r w:rsidRPr="002A2729">
        <w:rPr>
          <w:rFonts w:cs="Times New Roman"/>
          <w:i/>
          <w:iCs/>
          <w:color w:val="000000"/>
          <w:szCs w:val="24"/>
        </w:rPr>
        <w:t>Review of Pedagogical Models and their use in e-learning</w:t>
      </w:r>
      <w:r w:rsidRPr="002A2729">
        <w:rPr>
          <w:rFonts w:cs="Times New Roman"/>
          <w:color w:val="000000"/>
          <w:szCs w:val="24"/>
        </w:rPr>
        <w:t>. Milton Keynes: Open University. Retrieved from goo.gl/AfBK7R</w:t>
      </w:r>
    </w:p>
    <w:p w14:paraId="3CF64351" w14:textId="6E6612F5"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bbagh, N. (2005). Pedagogical models for E-Learning: A theory-based design framework. In </w:t>
      </w:r>
      <w:r w:rsidRPr="002A2729">
        <w:rPr>
          <w:rFonts w:cs="Times New Roman"/>
          <w:i/>
          <w:iCs/>
          <w:color w:val="000000"/>
          <w:szCs w:val="24"/>
        </w:rPr>
        <w:t>In International Journal of Technology in Teaching and Learning</w:t>
      </w:r>
      <w:r w:rsidR="002F0574">
        <w:rPr>
          <w:rFonts w:cs="Times New Roman"/>
          <w:color w:val="000000"/>
          <w:szCs w:val="24"/>
        </w:rPr>
        <w:t xml:space="preserve"> (</w:t>
      </w:r>
      <w:r w:rsidRPr="002A2729">
        <w:rPr>
          <w:rFonts w:cs="Times New Roman"/>
          <w:color w:val="000000"/>
          <w:szCs w:val="24"/>
        </w:rPr>
        <w:t>p. 25–44).</w:t>
      </w:r>
    </w:p>
    <w:p w14:paraId="4E815F2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lsgaard, C. (2005). Pedagogical quality in e-learning. </w:t>
      </w:r>
      <w:r w:rsidRPr="002A2729">
        <w:rPr>
          <w:rFonts w:cs="Times New Roman"/>
          <w:i/>
          <w:iCs/>
          <w:color w:val="000000"/>
          <w:szCs w:val="24"/>
        </w:rPr>
        <w:t>Eleed</w:t>
      </w:r>
      <w:r w:rsidRPr="002A2729">
        <w:rPr>
          <w:rFonts w:cs="Times New Roman"/>
          <w:color w:val="000000"/>
          <w:szCs w:val="24"/>
        </w:rPr>
        <w:t xml:space="preserve">, </w:t>
      </w:r>
      <w:r w:rsidRPr="002A2729">
        <w:rPr>
          <w:rFonts w:cs="Times New Roman"/>
          <w:i/>
          <w:iCs/>
          <w:color w:val="000000"/>
          <w:szCs w:val="24"/>
        </w:rPr>
        <w:t>1</w:t>
      </w:r>
      <w:r w:rsidRPr="002A2729">
        <w:rPr>
          <w:rFonts w:cs="Times New Roman"/>
          <w:color w:val="000000"/>
          <w:szCs w:val="24"/>
        </w:rPr>
        <w:t>(1). Retrieved from https://eleed.campussource.de/archive/1/78/index_html</w:t>
      </w:r>
    </w:p>
    <w:p w14:paraId="542B53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2A2729">
        <w:rPr>
          <w:rFonts w:cs="Times New Roman"/>
          <w:i/>
          <w:iCs/>
          <w:color w:val="000000"/>
          <w:szCs w:val="24"/>
        </w:rPr>
        <w:t>Advances in Health Sciences Education: Theory and Practice</w:t>
      </w:r>
      <w:r w:rsidRPr="002A2729">
        <w:rPr>
          <w:rFonts w:cs="Times New Roman"/>
          <w:color w:val="000000"/>
          <w:szCs w:val="24"/>
        </w:rPr>
        <w:t xml:space="preserve">, </w:t>
      </w:r>
      <w:r w:rsidRPr="002A2729">
        <w:rPr>
          <w:rFonts w:cs="Times New Roman"/>
          <w:i/>
          <w:iCs/>
          <w:color w:val="000000"/>
          <w:szCs w:val="24"/>
        </w:rPr>
        <w:t>18</w:t>
      </w:r>
      <w:r w:rsidRPr="002A2729">
        <w:rPr>
          <w:rFonts w:cs="Times New Roman"/>
          <w:color w:val="000000"/>
          <w:szCs w:val="24"/>
        </w:rPr>
        <w:t>(2), 245–264. https://doi.org/10.1007/s10459-012-9368-x</w:t>
      </w:r>
    </w:p>
    <w:p w14:paraId="1D33E46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ngeström, Y. (1987). </w:t>
      </w:r>
      <w:r w:rsidRPr="002A2729">
        <w:rPr>
          <w:rFonts w:cs="Times New Roman"/>
          <w:i/>
          <w:iCs/>
          <w:color w:val="000000"/>
          <w:szCs w:val="24"/>
        </w:rPr>
        <w:t>Learning by expanding: An activity-theoretical approach to developmental research</w:t>
      </w:r>
      <w:r w:rsidRPr="002A2729">
        <w:rPr>
          <w:rFonts w:cs="Times New Roman"/>
          <w:color w:val="000000"/>
          <w:szCs w:val="24"/>
        </w:rPr>
        <w:t>. p. 78.</w:t>
      </w:r>
    </w:p>
    <w:p w14:paraId="6ACE6E54"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uropean Union Reference Laboratories. (2001). </w:t>
      </w:r>
      <w:r w:rsidRPr="002A2729">
        <w:rPr>
          <w:rFonts w:cs="Times New Roman"/>
          <w:i/>
          <w:iCs/>
          <w:color w:val="000000"/>
          <w:szCs w:val="24"/>
        </w:rPr>
        <w:t>eLearning : Designing Tomorrow’s Education An Interim Report</w:t>
      </w:r>
      <w:r w:rsidRPr="002A2729">
        <w:rPr>
          <w:rFonts w:cs="Times New Roman"/>
          <w:color w:val="000000"/>
          <w:szCs w:val="24"/>
        </w:rPr>
        <w:t>. International Co-operation Europe Ltd: Commission Of The European Communities. Retrieved from goo.gl/nhn8QH</w:t>
      </w:r>
    </w:p>
    <w:p w14:paraId="0C6B72B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auchak, D. P., &amp; Eggen, P. D. (2011). </w:t>
      </w:r>
      <w:r w:rsidRPr="002A2729">
        <w:rPr>
          <w:rFonts w:cs="Times New Roman"/>
          <w:i/>
          <w:iCs/>
          <w:color w:val="000000"/>
          <w:szCs w:val="24"/>
        </w:rPr>
        <w:t>Learning and teaching: research-based methods</w:t>
      </w:r>
      <w:r w:rsidRPr="002A2729">
        <w:rPr>
          <w:rFonts w:cs="Times New Roman"/>
          <w:color w:val="000000"/>
          <w:szCs w:val="24"/>
        </w:rPr>
        <w:t>. Boston: Pearson.</w:t>
      </w:r>
    </w:p>
    <w:p w14:paraId="111CCD65"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1900594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ocadere, S. A., &amp; Ozgen, D. (2012). Assessment of Basic Design Course in Terms of Constructivist Learning Theory. </w:t>
      </w:r>
      <w:r w:rsidRPr="002A2729">
        <w:rPr>
          <w:rFonts w:cs="Times New Roman"/>
          <w:i/>
          <w:iCs/>
          <w:color w:val="000000"/>
          <w:szCs w:val="24"/>
        </w:rPr>
        <w:t>Procedia - Social and Behavioral Sciences</w:t>
      </w:r>
      <w:r w:rsidRPr="002A2729">
        <w:rPr>
          <w:rFonts w:cs="Times New Roman"/>
          <w:color w:val="000000"/>
          <w:szCs w:val="24"/>
        </w:rPr>
        <w:t xml:space="preserve">, </w:t>
      </w:r>
      <w:r w:rsidRPr="002A2729">
        <w:rPr>
          <w:rFonts w:cs="Times New Roman"/>
          <w:i/>
          <w:iCs/>
          <w:color w:val="000000"/>
          <w:szCs w:val="24"/>
        </w:rPr>
        <w:t>51</w:t>
      </w:r>
      <w:r w:rsidRPr="002A2729">
        <w:rPr>
          <w:rFonts w:cs="Times New Roman"/>
          <w:color w:val="000000"/>
          <w:szCs w:val="24"/>
        </w:rPr>
        <w:t>, 115–119. https://doi.org/10.1016/j.sbspro.2012.08.128</w:t>
      </w:r>
    </w:p>
    <w:p w14:paraId="3D6E04D6"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gliaro, S. G., Lockee, B. B., &amp; Burton, J. K. (2005). Direct instruction revisited: A key model for instructional technology. </w:t>
      </w:r>
      <w:r w:rsidRPr="002A2729">
        <w:rPr>
          <w:rFonts w:cs="Times New Roman"/>
          <w:i/>
          <w:iCs/>
          <w:color w:val="000000"/>
          <w:szCs w:val="24"/>
        </w:rPr>
        <w:t>Educational Technology Research and Development</w:t>
      </w:r>
      <w:r w:rsidRPr="002A2729">
        <w:rPr>
          <w:rFonts w:cs="Times New Roman"/>
          <w:color w:val="000000"/>
          <w:szCs w:val="24"/>
        </w:rPr>
        <w:t xml:space="preserve">, </w:t>
      </w:r>
      <w:r w:rsidRPr="002A2729">
        <w:rPr>
          <w:rFonts w:cs="Times New Roman"/>
          <w:i/>
          <w:iCs/>
          <w:color w:val="000000"/>
          <w:szCs w:val="24"/>
        </w:rPr>
        <w:t>53</w:t>
      </w:r>
      <w:r w:rsidRPr="002A2729">
        <w:rPr>
          <w:rFonts w:cs="Times New Roman"/>
          <w:color w:val="000000"/>
          <w:szCs w:val="24"/>
        </w:rPr>
        <w:t>(4), 41–55. https://doi.org/10.1007/BF02504684</w:t>
      </w:r>
    </w:p>
    <w:p w14:paraId="40BC4BE0"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lhotra, N. K., &amp; Birks, D. F. (2006). </w:t>
      </w:r>
      <w:r w:rsidRPr="002A2729">
        <w:rPr>
          <w:rFonts w:cs="Times New Roman"/>
          <w:i/>
          <w:iCs/>
          <w:color w:val="000000"/>
          <w:szCs w:val="24"/>
        </w:rPr>
        <w:t>Marketing Research - An Applied Approach - European</w:t>
      </w:r>
      <w:r w:rsidRPr="002A2729">
        <w:rPr>
          <w:rFonts w:cs="Times New Roman"/>
          <w:color w:val="000000"/>
          <w:szCs w:val="24"/>
        </w:rPr>
        <w:t xml:space="preserve"> (Updated Second European Edition). Prentice Hall, Inc., a Pearson Education company.</w:t>
      </w:r>
    </w:p>
    <w:p w14:paraId="12B7AAD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yes, T., &amp; de Freitas, S. (2004). Review of e-learning theories, frameworks and models. </w:t>
      </w:r>
      <w:r w:rsidRPr="002A2729">
        <w:rPr>
          <w:rFonts w:cs="Times New Roman"/>
          <w:i/>
          <w:iCs/>
          <w:color w:val="000000"/>
          <w:szCs w:val="24"/>
        </w:rPr>
        <w:t>JISC E-Learning Models Desk Study</w:t>
      </w:r>
      <w:r w:rsidRPr="002A2729">
        <w:rPr>
          <w:rFonts w:cs="Times New Roman"/>
          <w:color w:val="000000"/>
          <w:szCs w:val="24"/>
        </w:rPr>
        <w:t>, (1).</w:t>
      </w:r>
    </w:p>
    <w:p w14:paraId="2B20D0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oraros, J., Islam, A., Yu, S., Banow, R., &amp; Schindelka, B. (2015). Flipping for success: evaluating the effectiveness of a novel teaching approach in a graduate level setting. </w:t>
      </w:r>
      <w:r w:rsidRPr="002A2729">
        <w:rPr>
          <w:rFonts w:cs="Times New Roman"/>
          <w:i/>
          <w:iCs/>
          <w:color w:val="000000"/>
          <w:szCs w:val="24"/>
        </w:rPr>
        <w:t>BMC Medical Education</w:t>
      </w:r>
      <w:r w:rsidRPr="002A2729">
        <w:rPr>
          <w:rFonts w:cs="Times New Roman"/>
          <w:color w:val="000000"/>
          <w:szCs w:val="24"/>
        </w:rPr>
        <w:t xml:space="preserve">, </w:t>
      </w:r>
      <w:r w:rsidRPr="002A2729">
        <w:rPr>
          <w:rFonts w:cs="Times New Roman"/>
          <w:i/>
          <w:iCs/>
          <w:color w:val="000000"/>
          <w:szCs w:val="24"/>
        </w:rPr>
        <w:t>15</w:t>
      </w:r>
      <w:r w:rsidRPr="002A2729">
        <w:rPr>
          <w:rFonts w:cs="Times New Roman"/>
          <w:color w:val="000000"/>
          <w:szCs w:val="24"/>
        </w:rPr>
        <w:t>. https://doi.org/10.1186/s12909-015-0317-2</w:t>
      </w:r>
    </w:p>
    <w:p w14:paraId="24F01C2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Pange, A., &amp; Pange, J. (2011). Is E-learning Based On Learning Theories? A Literature Review. </w:t>
      </w:r>
      <w:r w:rsidRPr="002A2729">
        <w:rPr>
          <w:rFonts w:cs="Times New Roman"/>
          <w:i/>
          <w:iCs/>
          <w:color w:val="000000"/>
          <w:szCs w:val="24"/>
        </w:rPr>
        <w:t>World Academy of Science, Engineering &amp; Technology</w:t>
      </w:r>
      <w:r w:rsidRPr="002A2729">
        <w:rPr>
          <w:rFonts w:cs="Times New Roman"/>
          <w:color w:val="000000"/>
          <w:szCs w:val="24"/>
        </w:rPr>
        <w:t xml:space="preserve">, </w:t>
      </w:r>
      <w:r w:rsidRPr="002A2729">
        <w:rPr>
          <w:rFonts w:cs="Times New Roman"/>
          <w:i/>
          <w:iCs/>
          <w:color w:val="000000"/>
          <w:szCs w:val="24"/>
        </w:rPr>
        <w:t>5</w:t>
      </w:r>
      <w:r w:rsidRPr="002A2729">
        <w:rPr>
          <w:rFonts w:cs="Times New Roman"/>
          <w:color w:val="000000"/>
          <w:szCs w:val="24"/>
        </w:rPr>
        <w:t>(8).</w:t>
      </w:r>
    </w:p>
    <w:p w14:paraId="2A76084C"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Yeh, Y.-C. (2009). Integrating e-learning into the Direct-instruction Model to enhance the effectiveness of critical-thinking instruction. </w:t>
      </w:r>
      <w:r w:rsidRPr="002A2729">
        <w:rPr>
          <w:rFonts w:cs="Times New Roman"/>
          <w:i/>
          <w:iCs/>
          <w:color w:val="000000"/>
          <w:szCs w:val="24"/>
        </w:rPr>
        <w:t>Instructional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2), 185–203. Retrieved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0" w:name="_Toc391456187"/>
      <w:bookmarkStart w:id="21" w:name="_Toc401327944"/>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A2AD2" w:rsidRDefault="006A2AD2">
      <w:r>
        <w:separator/>
      </w:r>
    </w:p>
  </w:endnote>
  <w:endnote w:type="continuationSeparator" w:id="0">
    <w:p w14:paraId="4F768654" w14:textId="77777777" w:rsidR="006A2AD2" w:rsidRDefault="006A2A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A2AD2" w:rsidRDefault="006A2AD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A2AD2" w:rsidRDefault="006A2AD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A2AD2" w:rsidRDefault="006A2AD2">
        <w:pPr>
          <w:pStyle w:val="Footer1"/>
          <w:jc w:val="center"/>
        </w:pPr>
        <w:r>
          <w:fldChar w:fldCharType="begin"/>
        </w:r>
        <w:r>
          <w:instrText>PAGE</w:instrText>
        </w:r>
        <w:r>
          <w:fldChar w:fldCharType="separate"/>
        </w:r>
        <w:r w:rsidR="005C0D54">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A2AD2" w:rsidRDefault="006A2AD2">
        <w:pPr>
          <w:pStyle w:val="Footer1"/>
          <w:jc w:val="center"/>
        </w:pPr>
        <w:r>
          <w:fldChar w:fldCharType="begin"/>
        </w:r>
        <w:r>
          <w:instrText>PAGE</w:instrText>
        </w:r>
        <w:r>
          <w:fldChar w:fldCharType="separate"/>
        </w:r>
        <w:r w:rsidR="005C0D5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A2AD2" w:rsidRDefault="006A2AD2">
      <w:r>
        <w:separator/>
      </w:r>
    </w:p>
  </w:footnote>
  <w:footnote w:type="continuationSeparator" w:id="0">
    <w:p w14:paraId="71DB8F98" w14:textId="77777777" w:rsidR="006A2AD2" w:rsidRDefault="006A2AD2">
      <w:r>
        <w:continuationSeparator/>
      </w:r>
    </w:p>
  </w:footnote>
  <w:footnote w:id="1">
    <w:p w14:paraId="5824ECF3" w14:textId="4B98B15A" w:rsidR="006A2AD2" w:rsidRPr="005D1A1C" w:rsidRDefault="006A2AD2"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A2AD2" w:rsidRPr="005D1A1C" w:rsidRDefault="006A2AD2"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A2AD2" w:rsidRPr="005D1A1C" w:rsidRDefault="006A2AD2"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A2AD2" w:rsidRPr="005D1A1C" w:rsidRDefault="006A2AD2"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A2AD2" w:rsidRPr="005D1A1C" w:rsidRDefault="006A2AD2"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A2AD2" w:rsidRDefault="006A2AD2"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7005"/>
    <w:rsid w:val="003475D1"/>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5E3"/>
    <w:rsid w:val="006606DD"/>
    <w:rsid w:val="006607E1"/>
    <w:rsid w:val="006652B4"/>
    <w:rsid w:val="00667FC8"/>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1248"/>
    <w:rsid w:val="00C02FBE"/>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27C1"/>
    <w:rsid w:val="00DC5094"/>
    <w:rsid w:val="00DC7A9B"/>
    <w:rsid w:val="00DD03E4"/>
    <w:rsid w:val="00DD0905"/>
    <w:rsid w:val="00DD12F3"/>
    <w:rsid w:val="00DD1792"/>
    <w:rsid w:val="00DD2EEF"/>
    <w:rsid w:val="00DD61A8"/>
    <w:rsid w:val="00DD6FAA"/>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5A9"/>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13D8C22-8AD6-3D4A-95DD-E1087B324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15238</Words>
  <Characters>80764</Characters>
  <Application>Microsoft Macintosh Word</Application>
  <DocSecurity>0</DocSecurity>
  <Lines>673</Lines>
  <Paragraphs>191</Paragraphs>
  <ScaleCrop>false</ScaleCrop>
  <Company>Stockholms universitetsbibliotek</Company>
  <LinksUpToDate>false</LinksUpToDate>
  <CharactersWithSpaces>95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8-11-06T10:11:00Z</cp:lastPrinted>
  <dcterms:created xsi:type="dcterms:W3CDTF">2018-12-12T16:31:00Z</dcterms:created>
  <dcterms:modified xsi:type="dcterms:W3CDTF">2018-12-12T17: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